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13260013" w:rsidR="00E81978" w:rsidRDefault="0007735B" w:rsidP="00C5735B">
      <w:pPr>
        <w:pStyle w:val="Title"/>
      </w:pPr>
      <w:r>
        <w:t>Effects of Thought on Human Behavior</w:t>
      </w:r>
    </w:p>
    <w:p w14:paraId="204F5273" w14:textId="29A4CD8F" w:rsidR="00B823AA" w:rsidRDefault="000B50A6" w:rsidP="00C5735B">
      <w:pPr>
        <w:pStyle w:val="Title2"/>
      </w:pPr>
      <w:r>
        <w:t>[</w:t>
      </w:r>
      <w:proofErr w:type="spellStart"/>
      <w:r w:rsidR="009C15F2">
        <w:t>Mayron</w:t>
      </w:r>
      <w:proofErr w:type="spellEnd"/>
      <w:r w:rsidR="009C15F2">
        <w:t xml:space="preserve"> Newman</w:t>
      </w:r>
      <w:r>
        <w:t>]</w:t>
      </w:r>
    </w:p>
    <w:p w14:paraId="326EB1A7" w14:textId="0F970AFB" w:rsidR="009C15F2" w:rsidRDefault="009C15F2" w:rsidP="00C5735B">
      <w:pPr>
        <w:pStyle w:val="Title2"/>
      </w:pPr>
      <w:r>
        <w:t>[</w:t>
      </w:r>
      <w:proofErr w:type="spellStart"/>
      <w:r>
        <w:t>Hostos</w:t>
      </w:r>
      <w:proofErr w:type="spellEnd"/>
      <w:r>
        <w:t xml:space="preserve"> Community Coll</w:t>
      </w:r>
      <w:r w:rsidR="0013228B">
        <w:t>e</w:t>
      </w:r>
      <w:r>
        <w:t>ge]</w:t>
      </w:r>
    </w:p>
    <w:p w14:paraId="1E1AD5A7" w14:textId="16121037" w:rsidR="00E81978" w:rsidRDefault="00E81978" w:rsidP="00C5735B">
      <w:pPr>
        <w:pStyle w:val="Title2"/>
      </w:pPr>
    </w:p>
    <w:p w14:paraId="06833346" w14:textId="2466220F" w:rsidR="00E81978" w:rsidRDefault="00E81978" w:rsidP="00C5735B">
      <w:pPr>
        <w:pStyle w:val="Title"/>
      </w:pPr>
    </w:p>
    <w:p w14:paraId="7252C278" w14:textId="290A6AC8" w:rsidR="00A345C6" w:rsidRDefault="00A345C6" w:rsidP="00C5735B">
      <w:pPr>
        <w:pStyle w:val="Title2"/>
      </w:pPr>
    </w:p>
    <w:p w14:paraId="6BFB5EB7" w14:textId="77777777" w:rsidR="00A345C6" w:rsidRDefault="00A345C6" w:rsidP="00C5735B">
      <w:r>
        <w:br w:type="page"/>
      </w:r>
    </w:p>
    <w:p w14:paraId="43D155C8" w14:textId="77777777" w:rsidR="00C5735B" w:rsidRPr="00C5735B" w:rsidRDefault="00C5735B" w:rsidP="00C5735B">
      <w:pPr>
        <w:ind w:firstLine="0"/>
        <w:jc w:val="center"/>
        <w:rPr>
          <w:rFonts w:ascii="Times New Roman" w:eastAsia="Times New Roman" w:hAnsi="Times New Roman" w:cs="Times New Roman"/>
          <w:color w:val="1C1E29"/>
          <w:kern w:val="0"/>
        </w:rPr>
      </w:pPr>
      <w:r w:rsidRPr="00C5735B">
        <w:rPr>
          <w:rFonts w:ascii="Times New Roman" w:eastAsia="Times New Roman" w:hAnsi="Times New Roman" w:cs="Times New Roman"/>
          <w:color w:val="1C1E29"/>
          <w:kern w:val="0"/>
        </w:rPr>
        <w:lastRenderedPageBreak/>
        <w:t>Effects of Thought on Human Behavior</w:t>
      </w:r>
    </w:p>
    <w:p w14:paraId="50D4C015" w14:textId="77777777" w:rsidR="00C5735B" w:rsidRPr="00C5735B" w:rsidRDefault="00C5735B" w:rsidP="00C5735B">
      <w:pPr>
        <w:ind w:firstLine="0"/>
        <w:jc w:val="center"/>
        <w:rPr>
          <w:rFonts w:ascii="Times New Roman" w:eastAsia="Times New Roman" w:hAnsi="Times New Roman" w:cs="Times New Roman"/>
          <w:color w:val="1C1E29"/>
          <w:kern w:val="0"/>
        </w:rPr>
      </w:pPr>
      <w:r w:rsidRPr="00C5735B">
        <w:rPr>
          <w:rFonts w:ascii="Times New Roman" w:eastAsia="Times New Roman" w:hAnsi="Times New Roman" w:cs="Times New Roman"/>
          <w:b/>
          <w:bCs/>
          <w:color w:val="1C1E29"/>
          <w:kern w:val="0"/>
        </w:rPr>
        <w:t>Introduction</w:t>
      </w:r>
    </w:p>
    <w:p w14:paraId="0CD9CB16" w14:textId="1A4FA43B" w:rsidR="00C5735B" w:rsidRPr="00C5735B" w:rsidRDefault="00C5735B" w:rsidP="00C5735B">
      <w:pPr>
        <w:ind w:firstLine="0"/>
        <w:rPr>
          <w:rFonts w:ascii="Times New Roman" w:eastAsia="Times New Roman" w:hAnsi="Times New Roman" w:cs="Times New Roman"/>
          <w:color w:val="1C1E29"/>
          <w:kern w:val="0"/>
        </w:rPr>
      </w:pPr>
      <w:r w:rsidRPr="00C5735B">
        <w:rPr>
          <w:rFonts w:ascii="Times New Roman" w:eastAsia="Times New Roman" w:hAnsi="Times New Roman" w:cs="Times New Roman"/>
          <w:color w:val="1C1E29"/>
          <w:kern w:val="0"/>
        </w:rPr>
        <w:t>           The approach of human behavior</w:t>
      </w:r>
      <w:r w:rsidR="0013228B">
        <w:rPr>
          <w:rFonts w:ascii="Times New Roman" w:eastAsia="Times New Roman" w:hAnsi="Times New Roman" w:cs="Times New Roman"/>
          <w:color w:val="1C1E29"/>
          <w:kern w:val="0"/>
        </w:rPr>
        <w:t xml:space="preserve"> is </w:t>
      </w:r>
      <w:r w:rsidRPr="00C5735B">
        <w:rPr>
          <w:rFonts w:ascii="Times New Roman" w:eastAsia="Times New Roman" w:hAnsi="Times New Roman" w:cs="Times New Roman"/>
          <w:color w:val="1C1E29"/>
          <w:kern w:val="0"/>
        </w:rPr>
        <w:t xml:space="preserve">shaped by different and crucial psychological traits. Active consideration of these particular aspects is necessary to make better inferences about human behavior. It is vital to assess how the entire thought process of the individual </w:t>
      </w:r>
      <w:r w:rsidR="00282D23">
        <w:rPr>
          <w:rFonts w:ascii="Times New Roman" w:eastAsia="Times New Roman" w:hAnsi="Times New Roman" w:cs="Times New Roman"/>
          <w:color w:val="1C1E29"/>
          <w:kern w:val="0"/>
        </w:rPr>
        <w:t xml:space="preserve">is </w:t>
      </w:r>
      <w:r w:rsidRPr="00C5735B">
        <w:rPr>
          <w:rFonts w:ascii="Times New Roman" w:eastAsia="Times New Roman" w:hAnsi="Times New Roman" w:cs="Times New Roman"/>
          <w:color w:val="1C1E29"/>
          <w:kern w:val="0"/>
        </w:rPr>
        <w:t xml:space="preserve">linked with behavioral domains. </w:t>
      </w:r>
      <w:r w:rsidR="00282D23">
        <w:rPr>
          <w:rFonts w:ascii="Times New Roman" w:eastAsia="Times New Roman" w:hAnsi="Times New Roman" w:cs="Times New Roman"/>
          <w:color w:val="1C1E29"/>
          <w:kern w:val="0"/>
        </w:rPr>
        <w:t>Thoughts</w:t>
      </w:r>
      <w:r w:rsidRPr="00C5735B">
        <w:rPr>
          <w:rFonts w:ascii="Times New Roman" w:eastAsia="Times New Roman" w:hAnsi="Times New Roman" w:cs="Times New Roman"/>
          <w:color w:val="1C1E29"/>
          <w:kern w:val="0"/>
        </w:rPr>
        <w:t xml:space="preserve"> and psychological development</w:t>
      </w:r>
      <w:r w:rsidR="00282D23">
        <w:rPr>
          <w:rFonts w:ascii="Times New Roman" w:eastAsia="Times New Roman" w:hAnsi="Times New Roman" w:cs="Times New Roman"/>
          <w:color w:val="1C1E29"/>
          <w:kern w:val="0"/>
        </w:rPr>
        <w:t>,</w:t>
      </w:r>
      <w:r w:rsidRPr="00C5735B">
        <w:rPr>
          <w:rFonts w:ascii="Times New Roman" w:eastAsia="Times New Roman" w:hAnsi="Times New Roman" w:cs="Times New Roman"/>
          <w:color w:val="1C1E29"/>
          <w:kern w:val="0"/>
        </w:rPr>
        <w:t xml:space="preserve"> encourage people to adopt specific forms of behavior in their external e</w:t>
      </w:r>
      <w:r w:rsidR="00282D23">
        <w:rPr>
          <w:rFonts w:ascii="Times New Roman" w:eastAsia="Times New Roman" w:hAnsi="Times New Roman" w:cs="Times New Roman"/>
          <w:color w:val="1C1E29"/>
          <w:kern w:val="0"/>
        </w:rPr>
        <w:t xml:space="preserve">nvironment. This paper focuses on critically analyzing </w:t>
      </w:r>
      <w:r w:rsidRPr="00C5735B">
        <w:rPr>
          <w:rFonts w:ascii="Times New Roman" w:eastAsia="Times New Roman" w:hAnsi="Times New Roman" w:cs="Times New Roman"/>
          <w:color w:val="1C1E29"/>
          <w:kern w:val="0"/>
        </w:rPr>
        <w:t>the effects of thought on human behavior. </w:t>
      </w:r>
    </w:p>
    <w:p w14:paraId="1A50BC39" w14:textId="77777777" w:rsidR="00C5735B" w:rsidRPr="00C5735B" w:rsidRDefault="00C5735B" w:rsidP="00C5735B">
      <w:pPr>
        <w:ind w:firstLine="0"/>
        <w:jc w:val="center"/>
        <w:rPr>
          <w:rFonts w:ascii="Times New Roman" w:eastAsia="Times New Roman" w:hAnsi="Times New Roman" w:cs="Times New Roman"/>
          <w:color w:val="1C1E29"/>
          <w:kern w:val="0"/>
        </w:rPr>
      </w:pPr>
      <w:r w:rsidRPr="00C5735B">
        <w:rPr>
          <w:rFonts w:ascii="Times New Roman" w:eastAsia="Times New Roman" w:hAnsi="Times New Roman" w:cs="Times New Roman"/>
          <w:b/>
          <w:bCs/>
          <w:color w:val="1C1E29"/>
          <w:kern w:val="0"/>
        </w:rPr>
        <w:t>Discussion</w:t>
      </w:r>
    </w:p>
    <w:p w14:paraId="26519726" w14:textId="45A6DFE3" w:rsidR="00C5735B" w:rsidRPr="00C5735B" w:rsidRDefault="00C5735B" w:rsidP="00C5735B">
      <w:pPr>
        <w:ind w:firstLine="0"/>
        <w:rPr>
          <w:rFonts w:ascii="Times New Roman" w:eastAsia="Times New Roman" w:hAnsi="Times New Roman" w:cs="Times New Roman"/>
          <w:color w:val="1C1E29"/>
          <w:kern w:val="0"/>
        </w:rPr>
      </w:pPr>
      <w:r w:rsidRPr="00C5735B">
        <w:rPr>
          <w:rFonts w:ascii="Times New Roman" w:eastAsia="Times New Roman" w:hAnsi="Times New Roman" w:cs="Times New Roman"/>
          <w:color w:val="1C1E29"/>
          <w:kern w:val="0"/>
        </w:rPr>
        <w:t>           A comprehensive examination of the field of psychology explicitly reveals that thoughts lead to the development of human emotions. The perspective of emotions ultimately strengthens the approach of practical actions for human beings. The phenomenon of social behavior can never be separated from the specific values and thoughts established by the mind of the individual. The concept of thought is defined</w:t>
      </w:r>
      <w:r w:rsidR="00282D23">
        <w:rPr>
          <w:rFonts w:ascii="Times New Roman" w:eastAsia="Times New Roman" w:hAnsi="Times New Roman" w:cs="Times New Roman"/>
          <w:color w:val="1C1E29"/>
          <w:kern w:val="0"/>
        </w:rPr>
        <w:t xml:space="preserve"> as the mental approach with</w:t>
      </w:r>
      <w:r w:rsidRPr="00C5735B">
        <w:rPr>
          <w:rFonts w:ascii="Times New Roman" w:eastAsia="Times New Roman" w:hAnsi="Times New Roman" w:cs="Times New Roman"/>
          <w:color w:val="1C1E29"/>
          <w:kern w:val="0"/>
        </w:rPr>
        <w:t xml:space="preserve"> human mind that has the capacity to influence the behavior of the individual to some significant level. The element of stimuli plays a critical role considering the entire domain of thinking procedure. The incentive of thought can be attained from both forms of an external environment or from memories. </w:t>
      </w:r>
    </w:p>
    <w:p w14:paraId="23204860" w14:textId="4A1007B2" w:rsidR="00C5735B" w:rsidRPr="00C5735B" w:rsidRDefault="00C5735B" w:rsidP="00C5735B">
      <w:pPr>
        <w:ind w:firstLine="0"/>
        <w:rPr>
          <w:rFonts w:ascii="Times New Roman" w:eastAsia="Times New Roman" w:hAnsi="Times New Roman" w:cs="Times New Roman"/>
          <w:color w:val="1C1E29"/>
          <w:kern w:val="0"/>
        </w:rPr>
      </w:pPr>
      <w:r w:rsidRPr="00C5735B">
        <w:rPr>
          <w:rFonts w:ascii="Times New Roman" w:eastAsia="Times New Roman" w:hAnsi="Times New Roman" w:cs="Times New Roman"/>
          <w:color w:val="1C1E29"/>
          <w:kern w:val="0"/>
        </w:rPr>
        <w:t>           The gathered knowledge is further conveyed by senses and neurons to deliver important information to the brain. The next phase of this systematic process appears when brain intercepts and process</w:t>
      </w:r>
      <w:r w:rsidR="00282D23">
        <w:rPr>
          <w:rFonts w:ascii="Times New Roman" w:eastAsia="Times New Roman" w:hAnsi="Times New Roman" w:cs="Times New Roman"/>
          <w:color w:val="1C1E29"/>
          <w:kern w:val="0"/>
        </w:rPr>
        <w:t>es</w:t>
      </w:r>
      <w:r w:rsidRPr="00C5735B">
        <w:rPr>
          <w:rFonts w:ascii="Times New Roman" w:eastAsia="Times New Roman" w:hAnsi="Times New Roman" w:cs="Times New Roman"/>
          <w:color w:val="1C1E29"/>
          <w:kern w:val="0"/>
        </w:rPr>
        <w:t xml:space="preserve"> incoming information and compare</w:t>
      </w:r>
      <w:r w:rsidR="00282D23">
        <w:rPr>
          <w:rFonts w:ascii="Times New Roman" w:eastAsia="Times New Roman" w:hAnsi="Times New Roman" w:cs="Times New Roman"/>
          <w:color w:val="1C1E29"/>
          <w:kern w:val="0"/>
        </w:rPr>
        <w:t>s</w:t>
      </w:r>
      <w:r w:rsidRPr="00C5735B">
        <w:rPr>
          <w:rFonts w:ascii="Times New Roman" w:eastAsia="Times New Roman" w:hAnsi="Times New Roman" w:cs="Times New Roman"/>
          <w:color w:val="1C1E29"/>
          <w:kern w:val="0"/>
        </w:rPr>
        <w:t xml:space="preserve"> it with an already obtained form of knowledge. This </w:t>
      </w:r>
      <w:r w:rsidR="00282D23">
        <w:rPr>
          <w:rFonts w:ascii="Times New Roman" w:eastAsia="Times New Roman" w:hAnsi="Times New Roman" w:cs="Times New Roman"/>
          <w:color w:val="1C1E29"/>
          <w:kern w:val="0"/>
        </w:rPr>
        <w:t xml:space="preserve">entire thinking progression, </w:t>
      </w:r>
      <w:r w:rsidRPr="00C5735B">
        <w:rPr>
          <w:rFonts w:ascii="Times New Roman" w:eastAsia="Times New Roman" w:hAnsi="Times New Roman" w:cs="Times New Roman"/>
          <w:color w:val="1C1E29"/>
          <w:kern w:val="0"/>
        </w:rPr>
        <w:t>further referred to the</w:t>
      </w:r>
      <w:r w:rsidR="00A4623B">
        <w:rPr>
          <w:rFonts w:ascii="Times New Roman" w:eastAsia="Times New Roman" w:hAnsi="Times New Roman" w:cs="Times New Roman"/>
          <w:color w:val="1C1E29"/>
          <w:kern w:val="0"/>
        </w:rPr>
        <w:t xml:space="preserve"> individual’s</w:t>
      </w:r>
      <w:r w:rsidRPr="00C5735B">
        <w:rPr>
          <w:rFonts w:ascii="Times New Roman" w:eastAsia="Times New Roman" w:hAnsi="Times New Roman" w:cs="Times New Roman"/>
          <w:color w:val="1C1E29"/>
          <w:kern w:val="0"/>
        </w:rPr>
        <w:t xml:space="preserve"> response that </w:t>
      </w:r>
      <w:r w:rsidR="00A4623B">
        <w:rPr>
          <w:rFonts w:ascii="Times New Roman" w:eastAsia="Times New Roman" w:hAnsi="Times New Roman" w:cs="Times New Roman"/>
          <w:color w:val="1C1E29"/>
          <w:kern w:val="0"/>
        </w:rPr>
        <w:t xml:space="preserve">ultimately </w:t>
      </w:r>
      <w:r w:rsidRPr="00C5735B">
        <w:rPr>
          <w:rFonts w:ascii="Times New Roman" w:eastAsia="Times New Roman" w:hAnsi="Times New Roman" w:cs="Times New Roman"/>
          <w:color w:val="1C1E29"/>
          <w:kern w:val="0"/>
        </w:rPr>
        <w:t>appears</w:t>
      </w:r>
      <w:r w:rsidR="00A4623B">
        <w:rPr>
          <w:rFonts w:ascii="Times New Roman" w:eastAsia="Times New Roman" w:hAnsi="Times New Roman" w:cs="Times New Roman"/>
          <w:color w:val="1C1E29"/>
          <w:kern w:val="0"/>
        </w:rPr>
        <w:t xml:space="preserve"> in</w:t>
      </w:r>
      <w:r w:rsidRPr="00C5735B">
        <w:rPr>
          <w:rFonts w:ascii="Times New Roman" w:eastAsia="Times New Roman" w:hAnsi="Times New Roman" w:cs="Times New Roman"/>
          <w:color w:val="1C1E29"/>
          <w:kern w:val="0"/>
        </w:rPr>
        <w:t xml:space="preserve"> the form of human behavior. The stages of information collection and interception help to determine the impact of human thoughts on behavior as the outcome </w:t>
      </w:r>
      <w:r w:rsidRPr="00C5735B">
        <w:rPr>
          <w:rFonts w:ascii="Times New Roman" w:eastAsia="Times New Roman" w:hAnsi="Times New Roman" w:cs="Times New Roman"/>
          <w:color w:val="1C1E29"/>
          <w:kern w:val="0"/>
        </w:rPr>
        <w:lastRenderedPageBreak/>
        <w:t>(</w:t>
      </w:r>
      <w:proofErr w:type="spellStart"/>
      <w:r w:rsidRPr="00C5735B">
        <w:rPr>
          <w:rFonts w:ascii="Times New Roman" w:eastAsia="Times New Roman" w:hAnsi="Times New Roman" w:cs="Times New Roman"/>
          <w:color w:val="1C1E29"/>
          <w:kern w:val="0"/>
        </w:rPr>
        <w:t>Albarracin</w:t>
      </w:r>
      <w:proofErr w:type="spellEnd"/>
      <w:r w:rsidRPr="00C5735B">
        <w:rPr>
          <w:rFonts w:ascii="Times New Roman" w:eastAsia="Times New Roman" w:hAnsi="Times New Roman" w:cs="Times New Roman"/>
          <w:color w:val="1C1E29"/>
          <w:kern w:val="0"/>
        </w:rPr>
        <w:t xml:space="preserve"> &amp; </w:t>
      </w:r>
      <w:proofErr w:type="spellStart"/>
      <w:r w:rsidRPr="00C5735B">
        <w:rPr>
          <w:rFonts w:ascii="Times New Roman" w:eastAsia="Times New Roman" w:hAnsi="Times New Roman" w:cs="Times New Roman"/>
          <w:color w:val="1C1E29"/>
          <w:kern w:val="0"/>
        </w:rPr>
        <w:t>Wyer</w:t>
      </w:r>
      <w:proofErr w:type="spellEnd"/>
      <w:r w:rsidRPr="00C5735B">
        <w:rPr>
          <w:rFonts w:ascii="Times New Roman" w:eastAsia="Times New Roman" w:hAnsi="Times New Roman" w:cs="Times New Roman"/>
          <w:color w:val="1C1E29"/>
          <w:kern w:val="0"/>
        </w:rPr>
        <w:t xml:space="preserve"> Jr, 2000). The phenomenon of thought usually appears when any information enters the brain and ultimately stimulates the features of observation and analysis. The consideration of processed information is also important that stored in memory and used whenever </w:t>
      </w:r>
      <w:r w:rsidR="008B6E7F">
        <w:rPr>
          <w:rFonts w:ascii="Times New Roman" w:eastAsia="Times New Roman" w:hAnsi="Times New Roman" w:cs="Times New Roman"/>
          <w:color w:val="1C1E29"/>
          <w:kern w:val="0"/>
        </w:rPr>
        <w:t xml:space="preserve">it is needed </w:t>
      </w:r>
      <w:r w:rsidR="000E78E7">
        <w:rPr>
          <w:rFonts w:ascii="Times New Roman" w:eastAsia="Times New Roman" w:hAnsi="Times New Roman" w:cs="Times New Roman"/>
          <w:color w:val="1C1E29"/>
          <w:kern w:val="0"/>
        </w:rPr>
        <w:t xml:space="preserve">to rationally react in different situations. </w:t>
      </w:r>
      <w:r w:rsidRPr="00C5735B">
        <w:rPr>
          <w:rFonts w:ascii="Times New Roman" w:eastAsia="Times New Roman" w:hAnsi="Times New Roman" w:cs="Times New Roman"/>
          <w:color w:val="1C1E29"/>
          <w:kern w:val="0"/>
        </w:rPr>
        <w:t xml:space="preserve"> Both these forms of data play a critical role for the individuals during the entire thought process. The development of thought is explained </w:t>
      </w:r>
      <w:r w:rsidR="00282D23">
        <w:rPr>
          <w:rFonts w:ascii="Times New Roman" w:eastAsia="Times New Roman" w:hAnsi="Times New Roman" w:cs="Times New Roman"/>
          <w:color w:val="1C1E29"/>
          <w:kern w:val="0"/>
        </w:rPr>
        <w:t>as the triggering factor for</w:t>
      </w:r>
      <w:r w:rsidRPr="00C5735B">
        <w:rPr>
          <w:rFonts w:ascii="Times New Roman" w:eastAsia="Times New Roman" w:hAnsi="Times New Roman" w:cs="Times New Roman"/>
          <w:color w:val="1C1E29"/>
          <w:kern w:val="0"/>
        </w:rPr>
        <w:t xml:space="preserve"> people to adopt specific behavioral prospects in the external environment. </w:t>
      </w:r>
    </w:p>
    <w:p w14:paraId="28854DDD" w14:textId="4D00F0CB" w:rsidR="00C5735B" w:rsidRPr="00C5735B" w:rsidRDefault="00C5735B" w:rsidP="00C5735B">
      <w:pPr>
        <w:ind w:firstLine="0"/>
        <w:rPr>
          <w:rFonts w:ascii="Times New Roman" w:eastAsia="Times New Roman" w:hAnsi="Times New Roman" w:cs="Times New Roman"/>
          <w:color w:val="1C1E29"/>
          <w:kern w:val="0"/>
        </w:rPr>
      </w:pPr>
      <w:r w:rsidRPr="00C5735B">
        <w:rPr>
          <w:rFonts w:ascii="Times New Roman" w:eastAsia="Times New Roman" w:hAnsi="Times New Roman" w:cs="Times New Roman"/>
          <w:color w:val="1C1E29"/>
          <w:kern w:val="0"/>
        </w:rPr>
        <w:t>           It is noteworthy to indicate that the perspective of memory is not only recognized as t</w:t>
      </w:r>
      <w:r w:rsidR="00282D23">
        <w:rPr>
          <w:rFonts w:ascii="Times New Roman" w:eastAsia="Times New Roman" w:hAnsi="Times New Roman" w:cs="Times New Roman"/>
          <w:color w:val="1C1E29"/>
          <w:kern w:val="0"/>
        </w:rPr>
        <w:t>he place to store information; t</w:t>
      </w:r>
      <w:r w:rsidRPr="00C5735B">
        <w:rPr>
          <w:rFonts w:ascii="Times New Roman" w:eastAsia="Times New Roman" w:hAnsi="Times New Roman" w:cs="Times New Roman"/>
          <w:color w:val="1C1E29"/>
          <w:kern w:val="0"/>
        </w:rPr>
        <w:t>he domain of memory is used to actively work on knowledge in order to make plans for future action. This argument clearly reveals that certain thoughts that appear during the proce</w:t>
      </w:r>
      <w:r w:rsidR="000C280B">
        <w:rPr>
          <w:rFonts w:ascii="Times New Roman" w:eastAsia="Times New Roman" w:hAnsi="Times New Roman" w:cs="Times New Roman"/>
          <w:color w:val="1C1E29"/>
          <w:kern w:val="0"/>
        </w:rPr>
        <w:t>ssing of information, lead to</w:t>
      </w:r>
      <w:r w:rsidRPr="00C5735B">
        <w:rPr>
          <w:rFonts w:ascii="Times New Roman" w:eastAsia="Times New Roman" w:hAnsi="Times New Roman" w:cs="Times New Roman"/>
          <w:color w:val="1C1E29"/>
          <w:kern w:val="0"/>
        </w:rPr>
        <w:t xml:space="preserve"> direct reaction to events. The perspective of memory makes it essential for individuals to think </w:t>
      </w:r>
      <w:r w:rsidR="000C280B">
        <w:rPr>
          <w:rFonts w:ascii="Times New Roman" w:eastAsia="Times New Roman" w:hAnsi="Times New Roman" w:cs="Times New Roman"/>
          <w:color w:val="1C1E29"/>
          <w:kern w:val="0"/>
        </w:rPr>
        <w:t>about their actions by using</w:t>
      </w:r>
      <w:r w:rsidRPr="00C5735B">
        <w:rPr>
          <w:rFonts w:ascii="Times New Roman" w:eastAsia="Times New Roman" w:hAnsi="Times New Roman" w:cs="Times New Roman"/>
          <w:color w:val="1C1E29"/>
          <w:kern w:val="0"/>
        </w:rPr>
        <w:t xml:space="preserve"> already stored information. This specific argument helps to identify the prevailing association between thoughts and human behavior</w:t>
      </w:r>
      <w:r w:rsidR="000C280B">
        <w:rPr>
          <w:rFonts w:ascii="Times New Roman" w:eastAsia="Times New Roman" w:hAnsi="Times New Roman" w:cs="Times New Roman"/>
          <w:color w:val="1C1E29"/>
          <w:kern w:val="0"/>
        </w:rPr>
        <w:t>,</w:t>
      </w:r>
      <w:r w:rsidRPr="00C5735B">
        <w:rPr>
          <w:rFonts w:ascii="Times New Roman" w:eastAsia="Times New Roman" w:hAnsi="Times New Roman" w:cs="Times New Roman"/>
          <w:color w:val="1C1E29"/>
          <w:kern w:val="0"/>
        </w:rPr>
        <w:t xml:space="preserve"> considering the entire processing of mind. The memory about past events helps individuals to rationally think before performing a</w:t>
      </w:r>
      <w:r w:rsidR="000C280B">
        <w:rPr>
          <w:rFonts w:ascii="Times New Roman" w:eastAsia="Times New Roman" w:hAnsi="Times New Roman" w:cs="Times New Roman"/>
          <w:color w:val="1C1E29"/>
          <w:kern w:val="0"/>
        </w:rPr>
        <w:t>n</w:t>
      </w:r>
      <w:r w:rsidRPr="00C5735B">
        <w:rPr>
          <w:rFonts w:ascii="Times New Roman" w:eastAsia="Times New Roman" w:hAnsi="Times New Roman" w:cs="Times New Roman"/>
          <w:color w:val="1C1E29"/>
          <w:kern w:val="0"/>
        </w:rPr>
        <w:t xml:space="preserve"> action. This form of consideration clearly indicates that the practical idea of human behavior is closely associated with thoughts develop</w:t>
      </w:r>
      <w:r w:rsidR="000C280B">
        <w:rPr>
          <w:rFonts w:ascii="Times New Roman" w:eastAsia="Times New Roman" w:hAnsi="Times New Roman" w:cs="Times New Roman"/>
          <w:color w:val="1C1E29"/>
          <w:kern w:val="0"/>
        </w:rPr>
        <w:t>ed</w:t>
      </w:r>
      <w:r w:rsidRPr="00C5735B">
        <w:rPr>
          <w:rFonts w:ascii="Times New Roman" w:eastAsia="Times New Roman" w:hAnsi="Times New Roman" w:cs="Times New Roman"/>
          <w:color w:val="1C1E29"/>
          <w:kern w:val="0"/>
        </w:rPr>
        <w:t xml:space="preserve"> in the human brain. This argument can also be apprehended in the case of negative or disappointing thoughts (</w:t>
      </w:r>
      <w:proofErr w:type="spellStart"/>
      <w:r w:rsidRPr="00C5735B">
        <w:rPr>
          <w:rFonts w:ascii="Times New Roman" w:eastAsia="Times New Roman" w:hAnsi="Times New Roman" w:cs="Times New Roman"/>
          <w:color w:val="1C1E29"/>
          <w:kern w:val="0"/>
        </w:rPr>
        <w:t>Masicampo</w:t>
      </w:r>
      <w:proofErr w:type="spellEnd"/>
      <w:r w:rsidRPr="00C5735B">
        <w:rPr>
          <w:rFonts w:ascii="Times New Roman" w:eastAsia="Times New Roman" w:hAnsi="Times New Roman" w:cs="Times New Roman"/>
          <w:color w:val="1C1E29"/>
          <w:kern w:val="0"/>
        </w:rPr>
        <w:t xml:space="preserve"> &amp; Baumeister, 2013). The pessimist</w:t>
      </w:r>
      <w:r w:rsidR="000C280B">
        <w:rPr>
          <w:rFonts w:ascii="Times New Roman" w:eastAsia="Times New Roman" w:hAnsi="Times New Roman" w:cs="Times New Roman"/>
          <w:color w:val="1C1E29"/>
          <w:kern w:val="0"/>
        </w:rPr>
        <w:t>ic</w:t>
      </w:r>
      <w:r w:rsidRPr="00C5735B">
        <w:rPr>
          <w:rFonts w:ascii="Times New Roman" w:eastAsia="Times New Roman" w:hAnsi="Times New Roman" w:cs="Times New Roman"/>
          <w:color w:val="1C1E29"/>
          <w:kern w:val="0"/>
        </w:rPr>
        <w:t xml:space="preserve"> thoughts or emotions encourage people to cry or show their disappointments through negative behavior. </w:t>
      </w:r>
    </w:p>
    <w:p w14:paraId="1D08D999" w14:textId="41316630" w:rsidR="00C5735B" w:rsidRPr="00C5735B" w:rsidRDefault="00C5735B" w:rsidP="00C5735B">
      <w:pPr>
        <w:ind w:firstLine="0"/>
        <w:rPr>
          <w:rFonts w:ascii="Times New Roman" w:eastAsia="Times New Roman" w:hAnsi="Times New Roman" w:cs="Times New Roman"/>
          <w:color w:val="1C1E29"/>
          <w:kern w:val="0"/>
        </w:rPr>
      </w:pPr>
      <w:r w:rsidRPr="00C5735B">
        <w:rPr>
          <w:rFonts w:ascii="Times New Roman" w:eastAsia="Times New Roman" w:hAnsi="Times New Roman" w:cs="Times New Roman"/>
          <w:color w:val="1C1E29"/>
          <w:kern w:val="0"/>
        </w:rPr>
        <w:t xml:space="preserve">           Critical consideration of the internal thoughts and motivations is essential to make better inferences about the prospect of human behavior. Proper management of thoughts and emotions is recognized as a necessary condition to ensure appropriate human behavior in different environmental contexts. The strong connection between thought and human behavior can also be </w:t>
      </w:r>
      <w:r w:rsidRPr="00C5735B">
        <w:rPr>
          <w:rFonts w:ascii="Times New Roman" w:eastAsia="Times New Roman" w:hAnsi="Times New Roman" w:cs="Times New Roman"/>
          <w:color w:val="1C1E29"/>
          <w:kern w:val="0"/>
        </w:rPr>
        <w:lastRenderedPageBreak/>
        <w:t>evaluated by considering three important components of behavior. These specific elements are characterized as the perspectives of actions, cognition and emotions. It is important to mention that all these factors are closely associated with each other and this connection eventually leads to the development of human behavior. The feature of cognition helps individuals to develop thoughts and psychological images to transmit entire information. The process of cognition plays its role as the direction for humans to develop their behavior in a specific manner. The practi</w:t>
      </w:r>
      <w:r w:rsidR="00F05A83">
        <w:rPr>
          <w:rFonts w:ascii="Times New Roman" w:eastAsia="Times New Roman" w:hAnsi="Times New Roman" w:cs="Times New Roman"/>
          <w:color w:val="1C1E29"/>
          <w:kern w:val="0"/>
        </w:rPr>
        <w:t>cal idea of cognitions comprises</w:t>
      </w:r>
      <w:r w:rsidRPr="00C5735B">
        <w:rPr>
          <w:rFonts w:ascii="Times New Roman" w:eastAsia="Times New Roman" w:hAnsi="Times New Roman" w:cs="Times New Roman"/>
          <w:color w:val="1C1E29"/>
          <w:kern w:val="0"/>
        </w:rPr>
        <w:t xml:space="preserve"> of different skills and knowledge that concerns with the transformation of thought into action. </w:t>
      </w:r>
    </w:p>
    <w:p w14:paraId="779092E7" w14:textId="4CC0186F" w:rsidR="00C5735B" w:rsidRPr="00C5735B" w:rsidRDefault="00C5735B" w:rsidP="00C5735B">
      <w:pPr>
        <w:ind w:firstLine="0"/>
        <w:rPr>
          <w:rFonts w:ascii="Times New Roman" w:eastAsia="Times New Roman" w:hAnsi="Times New Roman" w:cs="Times New Roman"/>
          <w:color w:val="1C1E29"/>
          <w:kern w:val="0"/>
        </w:rPr>
      </w:pPr>
      <w:r w:rsidRPr="00C5735B">
        <w:rPr>
          <w:rFonts w:ascii="Times New Roman" w:eastAsia="Times New Roman" w:hAnsi="Times New Roman" w:cs="Times New Roman"/>
          <w:color w:val="1C1E29"/>
          <w:kern w:val="0"/>
        </w:rPr>
        <w:t>           Proper associati</w:t>
      </w:r>
      <w:r w:rsidR="00F05A83">
        <w:rPr>
          <w:rFonts w:ascii="Times New Roman" w:eastAsia="Times New Roman" w:hAnsi="Times New Roman" w:cs="Times New Roman"/>
          <w:color w:val="1C1E29"/>
          <w:kern w:val="0"/>
        </w:rPr>
        <w:t xml:space="preserve">on between actions, cognitions </w:t>
      </w:r>
      <w:r w:rsidRPr="00C5735B">
        <w:rPr>
          <w:rFonts w:ascii="Times New Roman" w:eastAsia="Times New Roman" w:hAnsi="Times New Roman" w:cs="Times New Roman"/>
          <w:color w:val="1C1E29"/>
          <w:kern w:val="0"/>
        </w:rPr>
        <w:t xml:space="preserve">and emotions helps people to successfully learn about the world around them. </w:t>
      </w:r>
      <w:r w:rsidR="00F05A83">
        <w:rPr>
          <w:rFonts w:ascii="Times New Roman" w:eastAsia="Times New Roman" w:hAnsi="Times New Roman" w:cs="Times New Roman"/>
          <w:color w:val="1C1E29"/>
          <w:kern w:val="0"/>
        </w:rPr>
        <w:t>Inner thoughts of a</w:t>
      </w:r>
      <w:r w:rsidRPr="00C5735B">
        <w:rPr>
          <w:rFonts w:ascii="Times New Roman" w:eastAsia="Times New Roman" w:hAnsi="Times New Roman" w:cs="Times New Roman"/>
          <w:color w:val="1C1E29"/>
          <w:kern w:val="0"/>
        </w:rPr>
        <w:t xml:space="preserve"> human play their role as the guiding principle for the individual to ensure accurate response to the external environment in the form of positive behavior. The facet of social cognition directly links with the approach of behavior adopted by human beings. The concept of social cognition directly links with different social activities. This form of consideration is vital to successfully understand and anticipate behavioral domains in a social setting (Pilgrim, 2018). Development of social knowledge h</w:t>
      </w:r>
      <w:r w:rsidR="00F05A83">
        <w:rPr>
          <w:rFonts w:ascii="Times New Roman" w:eastAsia="Times New Roman" w:hAnsi="Times New Roman" w:cs="Times New Roman"/>
          <w:color w:val="1C1E29"/>
          <w:kern w:val="0"/>
        </w:rPr>
        <w:t xml:space="preserve">elps people to logically think </w:t>
      </w:r>
      <w:r w:rsidRPr="00C5735B">
        <w:rPr>
          <w:rFonts w:ascii="Times New Roman" w:eastAsia="Times New Roman" w:hAnsi="Times New Roman" w:cs="Times New Roman"/>
          <w:color w:val="1C1E29"/>
          <w:kern w:val="0"/>
        </w:rPr>
        <w:t>about oth</w:t>
      </w:r>
      <w:r w:rsidR="00F05A83">
        <w:rPr>
          <w:rFonts w:ascii="Times New Roman" w:eastAsia="Times New Roman" w:hAnsi="Times New Roman" w:cs="Times New Roman"/>
          <w:color w:val="1C1E29"/>
          <w:kern w:val="0"/>
        </w:rPr>
        <w:t xml:space="preserve">er people, social associations </w:t>
      </w:r>
      <w:r w:rsidRPr="00C5735B">
        <w:rPr>
          <w:rFonts w:ascii="Times New Roman" w:eastAsia="Times New Roman" w:hAnsi="Times New Roman" w:cs="Times New Roman"/>
          <w:color w:val="1C1E29"/>
          <w:kern w:val="0"/>
        </w:rPr>
        <w:t xml:space="preserve">and </w:t>
      </w:r>
      <w:r w:rsidR="00F05A83">
        <w:rPr>
          <w:rFonts w:ascii="Times New Roman" w:eastAsia="Times New Roman" w:hAnsi="Times New Roman" w:cs="Times New Roman"/>
          <w:color w:val="1C1E29"/>
          <w:kern w:val="0"/>
        </w:rPr>
        <w:t xml:space="preserve">a </w:t>
      </w:r>
      <w:r w:rsidRPr="00C5735B">
        <w:rPr>
          <w:rFonts w:ascii="Times New Roman" w:eastAsia="Times New Roman" w:hAnsi="Times New Roman" w:cs="Times New Roman"/>
          <w:color w:val="1C1E29"/>
          <w:kern w:val="0"/>
        </w:rPr>
        <w:t>social group. This form of thinking eventually helps them to behave according to social standards. The broad idea of s</w:t>
      </w:r>
      <w:r w:rsidR="00F05A83">
        <w:rPr>
          <w:rFonts w:ascii="Times New Roman" w:eastAsia="Times New Roman" w:hAnsi="Times New Roman" w:cs="Times New Roman"/>
          <w:color w:val="1C1E29"/>
          <w:kern w:val="0"/>
        </w:rPr>
        <w:t>ocial cognition actively relates</w:t>
      </w:r>
      <w:r w:rsidRPr="00C5735B">
        <w:rPr>
          <w:rFonts w:ascii="Times New Roman" w:eastAsia="Times New Roman" w:hAnsi="Times New Roman" w:cs="Times New Roman"/>
          <w:color w:val="1C1E29"/>
          <w:kern w:val="0"/>
        </w:rPr>
        <w:t xml:space="preserve"> to </w:t>
      </w:r>
      <w:r w:rsidR="00F05A83">
        <w:rPr>
          <w:rFonts w:ascii="Times New Roman" w:eastAsia="Times New Roman" w:hAnsi="Times New Roman" w:cs="Times New Roman"/>
          <w:color w:val="1C1E29"/>
          <w:kern w:val="0"/>
        </w:rPr>
        <w:t xml:space="preserve">the proper understanding of </w:t>
      </w:r>
      <w:r w:rsidRPr="00C5735B">
        <w:rPr>
          <w:rFonts w:ascii="Times New Roman" w:eastAsia="Times New Roman" w:hAnsi="Times New Roman" w:cs="Times New Roman"/>
          <w:color w:val="1C1E29"/>
          <w:kern w:val="0"/>
        </w:rPr>
        <w:t>events. Different people make diverse inferences about the same events due to the perspective of social cognition. The difference of thoughts ultimately appeared as the different behavioral domains by the people. The difference of thoughts is the indication of diverse actions by different people in the form of social activities. </w:t>
      </w:r>
    </w:p>
    <w:p w14:paraId="00609D56" w14:textId="77777777" w:rsidR="00C5735B" w:rsidRDefault="00C5735B" w:rsidP="00C5735B">
      <w:pPr>
        <w:ind w:firstLine="0"/>
        <w:rPr>
          <w:rFonts w:ascii="Times New Roman" w:eastAsia="Times New Roman" w:hAnsi="Times New Roman" w:cs="Times New Roman"/>
          <w:b/>
          <w:bCs/>
          <w:color w:val="1C1E29"/>
          <w:kern w:val="0"/>
        </w:rPr>
      </w:pPr>
      <w:r w:rsidRPr="00C5735B">
        <w:rPr>
          <w:rFonts w:ascii="Times New Roman" w:eastAsia="Times New Roman" w:hAnsi="Times New Roman" w:cs="Times New Roman"/>
          <w:b/>
          <w:bCs/>
          <w:color w:val="1C1E29"/>
          <w:kern w:val="0"/>
        </w:rPr>
        <w:t> </w:t>
      </w:r>
    </w:p>
    <w:p w14:paraId="56ECB9EE" w14:textId="77777777" w:rsidR="00C40D17" w:rsidRPr="00C5735B" w:rsidRDefault="00C40D17" w:rsidP="00C5735B">
      <w:pPr>
        <w:ind w:firstLine="0"/>
        <w:rPr>
          <w:rFonts w:ascii="Times New Roman" w:eastAsia="Times New Roman" w:hAnsi="Times New Roman" w:cs="Times New Roman"/>
          <w:color w:val="1C1E29"/>
          <w:kern w:val="0"/>
        </w:rPr>
      </w:pPr>
    </w:p>
    <w:p w14:paraId="158091A2" w14:textId="77777777" w:rsidR="00C5735B" w:rsidRPr="00C5735B" w:rsidRDefault="00C5735B" w:rsidP="00C5735B">
      <w:pPr>
        <w:ind w:firstLine="0"/>
        <w:rPr>
          <w:rFonts w:ascii="Times New Roman" w:eastAsia="Times New Roman" w:hAnsi="Times New Roman" w:cs="Times New Roman"/>
          <w:color w:val="1C1E29"/>
          <w:kern w:val="0"/>
        </w:rPr>
      </w:pPr>
      <w:r w:rsidRPr="00C5735B">
        <w:rPr>
          <w:rFonts w:ascii="Times New Roman" w:eastAsia="Times New Roman" w:hAnsi="Times New Roman" w:cs="Times New Roman"/>
          <w:b/>
          <w:bCs/>
          <w:color w:val="1C1E29"/>
          <w:kern w:val="0"/>
        </w:rPr>
        <w:lastRenderedPageBreak/>
        <w:t> </w:t>
      </w:r>
    </w:p>
    <w:p w14:paraId="005FBFD6" w14:textId="77777777" w:rsidR="00C5735B" w:rsidRPr="00C5735B" w:rsidRDefault="00C5735B" w:rsidP="00781C72">
      <w:pPr>
        <w:ind w:firstLine="0"/>
        <w:jc w:val="center"/>
        <w:rPr>
          <w:rFonts w:ascii="Times New Roman" w:eastAsia="Times New Roman" w:hAnsi="Times New Roman" w:cs="Times New Roman"/>
          <w:color w:val="1C1E29"/>
          <w:kern w:val="0"/>
        </w:rPr>
      </w:pPr>
      <w:r w:rsidRPr="00C5735B">
        <w:rPr>
          <w:rFonts w:ascii="Times New Roman" w:eastAsia="Times New Roman" w:hAnsi="Times New Roman" w:cs="Times New Roman"/>
          <w:b/>
          <w:bCs/>
          <w:color w:val="1C1E29"/>
          <w:kern w:val="0"/>
        </w:rPr>
        <w:t>Conclusion</w:t>
      </w:r>
    </w:p>
    <w:p w14:paraId="744F1743" w14:textId="4547A6A1" w:rsidR="00C5735B" w:rsidRPr="00C5735B" w:rsidRDefault="00C5735B" w:rsidP="00C5735B">
      <w:pPr>
        <w:ind w:firstLine="0"/>
        <w:rPr>
          <w:rFonts w:ascii="Times New Roman" w:eastAsia="Times New Roman" w:hAnsi="Times New Roman" w:cs="Times New Roman"/>
          <w:color w:val="1C1E29"/>
          <w:kern w:val="0"/>
        </w:rPr>
      </w:pPr>
      <w:r w:rsidRPr="00C5735B">
        <w:rPr>
          <w:rFonts w:ascii="Times New Roman" w:eastAsia="Times New Roman" w:hAnsi="Times New Roman" w:cs="Times New Roman"/>
          <w:color w:val="1C1E29"/>
          <w:kern w:val="0"/>
        </w:rPr>
        <w:t>           In a nutshell, it is</w:t>
      </w:r>
      <w:r w:rsidR="00F05A83">
        <w:rPr>
          <w:rFonts w:ascii="Times New Roman" w:eastAsia="Times New Roman" w:hAnsi="Times New Roman" w:cs="Times New Roman"/>
          <w:color w:val="1C1E29"/>
          <w:kern w:val="0"/>
        </w:rPr>
        <w:t xml:space="preserve"> significant to mention that</w:t>
      </w:r>
      <w:r w:rsidRPr="00C5735B">
        <w:rPr>
          <w:rFonts w:ascii="Times New Roman" w:eastAsia="Times New Roman" w:hAnsi="Times New Roman" w:cs="Times New Roman"/>
          <w:color w:val="1C1E29"/>
          <w:kern w:val="0"/>
        </w:rPr>
        <w:t xml:space="preserve"> thought</w:t>
      </w:r>
      <w:r w:rsidR="00F05A83">
        <w:rPr>
          <w:rFonts w:ascii="Times New Roman" w:eastAsia="Times New Roman" w:hAnsi="Times New Roman" w:cs="Times New Roman"/>
          <w:color w:val="1C1E29"/>
          <w:kern w:val="0"/>
        </w:rPr>
        <w:t>s of people define</w:t>
      </w:r>
      <w:r w:rsidRPr="00C5735B">
        <w:rPr>
          <w:rFonts w:ascii="Times New Roman" w:eastAsia="Times New Roman" w:hAnsi="Times New Roman" w:cs="Times New Roman"/>
          <w:color w:val="1C1E29"/>
          <w:kern w:val="0"/>
        </w:rPr>
        <w:t xml:space="preserve"> their behaviors in specific social settings. The entire thought procedure plays its role as the stimulator for the people to properly act in different social events. On the other hand, unconscious thoughts affect the rationality of the cog</w:t>
      </w:r>
      <w:r w:rsidR="00F05A83">
        <w:rPr>
          <w:rFonts w:ascii="Times New Roman" w:eastAsia="Times New Roman" w:hAnsi="Times New Roman" w:cs="Times New Roman"/>
          <w:color w:val="1C1E29"/>
          <w:kern w:val="0"/>
        </w:rPr>
        <w:t>nitive process and it might appear</w:t>
      </w:r>
      <w:r w:rsidRPr="00C5735B">
        <w:rPr>
          <w:rFonts w:ascii="Times New Roman" w:eastAsia="Times New Roman" w:hAnsi="Times New Roman" w:cs="Times New Roman"/>
          <w:color w:val="1C1E29"/>
          <w:kern w:val="0"/>
        </w:rPr>
        <w:t xml:space="preserve"> as panic behavior by the individuals. </w:t>
      </w:r>
      <w:bookmarkStart w:id="0" w:name="_GoBack"/>
      <w:bookmarkEnd w:id="0"/>
    </w:p>
    <w:p w14:paraId="33AC02F6" w14:textId="77777777" w:rsidR="00247B33" w:rsidRDefault="00247B33" w:rsidP="00C5735B">
      <w:r>
        <w:br w:type="page"/>
      </w:r>
    </w:p>
    <w:p w14:paraId="18D31A33" w14:textId="10F15BD9" w:rsidR="00D31FB6" w:rsidRPr="00247B33" w:rsidRDefault="00247B33" w:rsidP="00C5735B">
      <w:pPr>
        <w:pStyle w:val="Title2"/>
        <w:rPr>
          <w:b/>
          <w:bCs/>
        </w:rPr>
      </w:pPr>
      <w:r w:rsidRPr="00247B33">
        <w:rPr>
          <w:b/>
          <w:bCs/>
        </w:rPr>
        <w:lastRenderedPageBreak/>
        <w:t>References</w:t>
      </w:r>
    </w:p>
    <w:p w14:paraId="7702B068" w14:textId="77777777" w:rsidR="00247B33" w:rsidRPr="00247B33" w:rsidRDefault="00247B33" w:rsidP="00C5735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47B33">
        <w:rPr>
          <w:rFonts w:ascii="Times New Roman" w:hAnsi="Times New Roman" w:cs="Times New Roman"/>
        </w:rPr>
        <w:t xml:space="preserve">Albarracin, D., &amp; Wyer Jr, R. S. (2000). The cognitive impact of past behavior: Influences on beliefs, attitudes, and future behavioral decisions. </w:t>
      </w:r>
      <w:r w:rsidRPr="00247B33">
        <w:rPr>
          <w:rFonts w:ascii="Times New Roman" w:hAnsi="Times New Roman" w:cs="Times New Roman"/>
          <w:i/>
          <w:iCs/>
        </w:rPr>
        <w:t>Journal of Personality and Social Psychology</w:t>
      </w:r>
      <w:r w:rsidRPr="00247B33">
        <w:rPr>
          <w:rFonts w:ascii="Times New Roman" w:hAnsi="Times New Roman" w:cs="Times New Roman"/>
        </w:rPr>
        <w:t xml:space="preserve">, </w:t>
      </w:r>
      <w:r w:rsidRPr="00247B33">
        <w:rPr>
          <w:rFonts w:ascii="Times New Roman" w:hAnsi="Times New Roman" w:cs="Times New Roman"/>
          <w:i/>
          <w:iCs/>
        </w:rPr>
        <w:t>79</w:t>
      </w:r>
      <w:r w:rsidRPr="00247B33">
        <w:rPr>
          <w:rFonts w:ascii="Times New Roman" w:hAnsi="Times New Roman" w:cs="Times New Roman"/>
        </w:rPr>
        <w:t>(1), 5.</w:t>
      </w:r>
    </w:p>
    <w:p w14:paraId="3D3674C0" w14:textId="77777777" w:rsidR="00247B33" w:rsidRPr="00247B33" w:rsidRDefault="00247B33" w:rsidP="00C5735B">
      <w:pPr>
        <w:pStyle w:val="Bibliography"/>
        <w:rPr>
          <w:rFonts w:ascii="Times New Roman" w:hAnsi="Times New Roman" w:cs="Times New Roman"/>
        </w:rPr>
      </w:pPr>
      <w:r w:rsidRPr="00247B33">
        <w:rPr>
          <w:rFonts w:ascii="Times New Roman" w:hAnsi="Times New Roman" w:cs="Times New Roman"/>
        </w:rPr>
        <w:t xml:space="preserve">Masicampo, E. J., &amp; Baumeister, R. F. (2013). Conscious thought does not guide moment-to-moment actions—It serves social and cultural functions. </w:t>
      </w:r>
      <w:r w:rsidRPr="00247B33">
        <w:rPr>
          <w:rFonts w:ascii="Times New Roman" w:hAnsi="Times New Roman" w:cs="Times New Roman"/>
          <w:i/>
          <w:iCs/>
        </w:rPr>
        <w:t>Frontiers in Psychology</w:t>
      </w:r>
      <w:r w:rsidRPr="00247B33">
        <w:rPr>
          <w:rFonts w:ascii="Times New Roman" w:hAnsi="Times New Roman" w:cs="Times New Roman"/>
        </w:rPr>
        <w:t xml:space="preserve">, </w:t>
      </w:r>
      <w:r w:rsidRPr="00247B33">
        <w:rPr>
          <w:rFonts w:ascii="Times New Roman" w:hAnsi="Times New Roman" w:cs="Times New Roman"/>
          <w:i/>
          <w:iCs/>
        </w:rPr>
        <w:t>4</w:t>
      </w:r>
      <w:r w:rsidRPr="00247B33">
        <w:rPr>
          <w:rFonts w:ascii="Times New Roman" w:hAnsi="Times New Roman" w:cs="Times New Roman"/>
        </w:rPr>
        <w:t>, 478.</w:t>
      </w:r>
    </w:p>
    <w:p w14:paraId="6D29C409" w14:textId="77777777" w:rsidR="00247B33" w:rsidRPr="00247B33" w:rsidRDefault="00247B33" w:rsidP="00C5735B">
      <w:pPr>
        <w:pStyle w:val="Bibliography"/>
        <w:rPr>
          <w:rFonts w:ascii="Times New Roman" w:hAnsi="Times New Roman" w:cs="Times New Roman"/>
        </w:rPr>
      </w:pPr>
      <w:r w:rsidRPr="00247B33">
        <w:rPr>
          <w:rFonts w:ascii="Times New Roman" w:hAnsi="Times New Roman" w:cs="Times New Roman"/>
        </w:rPr>
        <w:t xml:space="preserve">Pilgrim, C. (2018). Some thoughts on shaping future behavior analysts: A call to stay true to our roots. </w:t>
      </w:r>
      <w:r w:rsidRPr="00247B33">
        <w:rPr>
          <w:rFonts w:ascii="Times New Roman" w:hAnsi="Times New Roman" w:cs="Times New Roman"/>
          <w:i/>
          <w:iCs/>
        </w:rPr>
        <w:t>Behavior Analysis in Practice</w:t>
      </w:r>
      <w:r w:rsidRPr="00247B33">
        <w:rPr>
          <w:rFonts w:ascii="Times New Roman" w:hAnsi="Times New Roman" w:cs="Times New Roman"/>
        </w:rPr>
        <w:t xml:space="preserve">, </w:t>
      </w:r>
      <w:r w:rsidRPr="00247B33">
        <w:rPr>
          <w:rFonts w:ascii="Times New Roman" w:hAnsi="Times New Roman" w:cs="Times New Roman"/>
          <w:i/>
          <w:iCs/>
        </w:rPr>
        <w:t>11</w:t>
      </w:r>
      <w:r w:rsidRPr="00247B33">
        <w:rPr>
          <w:rFonts w:ascii="Times New Roman" w:hAnsi="Times New Roman" w:cs="Times New Roman"/>
        </w:rPr>
        <w:t>(3), 204–205.</w:t>
      </w:r>
    </w:p>
    <w:p w14:paraId="165D3EEB" w14:textId="575514C6" w:rsidR="00247B33" w:rsidRDefault="00247B33" w:rsidP="00C5735B">
      <w:pPr>
        <w:pStyle w:val="Title2"/>
        <w:jc w:val="left"/>
      </w:pPr>
      <w:r>
        <w:fldChar w:fldCharType="end"/>
      </w:r>
    </w:p>
    <w:p w14:paraId="76BB1FAA" w14:textId="77777777" w:rsidR="00695BE3" w:rsidRDefault="00695BE3" w:rsidP="00C5735B">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29D3D6" w14:textId="77777777" w:rsidR="00E06B2E" w:rsidRDefault="00E06B2E">
      <w:pPr>
        <w:spacing w:line="240" w:lineRule="auto"/>
      </w:pPr>
      <w:r>
        <w:separator/>
      </w:r>
    </w:p>
    <w:p w14:paraId="4CB094FA" w14:textId="77777777" w:rsidR="00E06B2E" w:rsidRDefault="00E06B2E"/>
  </w:endnote>
  <w:endnote w:type="continuationSeparator" w:id="0">
    <w:p w14:paraId="77A7E15C" w14:textId="77777777" w:rsidR="00E06B2E" w:rsidRDefault="00E06B2E">
      <w:pPr>
        <w:spacing w:line="240" w:lineRule="auto"/>
      </w:pPr>
      <w:r>
        <w:continuationSeparator/>
      </w:r>
    </w:p>
    <w:p w14:paraId="7E7D86FF" w14:textId="77777777" w:rsidR="00E06B2E" w:rsidRDefault="00E06B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00C9B" w14:textId="77777777" w:rsidR="00E06B2E" w:rsidRDefault="00E06B2E">
      <w:pPr>
        <w:spacing w:line="240" w:lineRule="auto"/>
      </w:pPr>
      <w:r>
        <w:separator/>
      </w:r>
    </w:p>
    <w:p w14:paraId="41605D44" w14:textId="77777777" w:rsidR="00E06B2E" w:rsidRDefault="00E06B2E"/>
  </w:footnote>
  <w:footnote w:type="continuationSeparator" w:id="0">
    <w:p w14:paraId="3A626C43" w14:textId="77777777" w:rsidR="00E06B2E" w:rsidRDefault="00E06B2E">
      <w:pPr>
        <w:spacing w:line="240" w:lineRule="auto"/>
      </w:pPr>
      <w:r>
        <w:continuationSeparator/>
      </w:r>
    </w:p>
    <w:p w14:paraId="6CE0293E" w14:textId="77777777" w:rsidR="00E06B2E" w:rsidRDefault="00E06B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373A3D65" w:rsidR="00E81978" w:rsidRDefault="00C01177">
    <w:pPr>
      <w:pStyle w:val="Header"/>
    </w:pPr>
    <w:r>
      <w:t>PSYCHOLOG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40D17">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564511DE" w:rsidR="00E81978" w:rsidRDefault="005D3A03">
    <w:pPr>
      <w:pStyle w:val="Header"/>
      <w:rPr>
        <w:rStyle w:val="Strong"/>
      </w:rPr>
    </w:pPr>
    <w:r>
      <w:t xml:space="preserve">Running head: </w:t>
    </w:r>
    <w:r w:rsidR="00C01177">
      <w:t>PSYCH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40D1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wUALUjNIywAAAA="/>
  </w:docVars>
  <w:rsids>
    <w:rsidRoot w:val="005C39B5"/>
    <w:rsid w:val="00002DF8"/>
    <w:rsid w:val="000054C6"/>
    <w:rsid w:val="000151CE"/>
    <w:rsid w:val="000536B3"/>
    <w:rsid w:val="0007033D"/>
    <w:rsid w:val="00071376"/>
    <w:rsid w:val="00071C56"/>
    <w:rsid w:val="0007735B"/>
    <w:rsid w:val="000A06F6"/>
    <w:rsid w:val="000A40AE"/>
    <w:rsid w:val="000B50A6"/>
    <w:rsid w:val="000C280B"/>
    <w:rsid w:val="000D3F41"/>
    <w:rsid w:val="000E35BC"/>
    <w:rsid w:val="000E78E7"/>
    <w:rsid w:val="000F7734"/>
    <w:rsid w:val="00104846"/>
    <w:rsid w:val="001057F5"/>
    <w:rsid w:val="001109EF"/>
    <w:rsid w:val="00126F9E"/>
    <w:rsid w:val="001275A7"/>
    <w:rsid w:val="0013228B"/>
    <w:rsid w:val="00142ECB"/>
    <w:rsid w:val="00153CFB"/>
    <w:rsid w:val="001B6188"/>
    <w:rsid w:val="001D683E"/>
    <w:rsid w:val="00203CE8"/>
    <w:rsid w:val="00220492"/>
    <w:rsid w:val="0023630A"/>
    <w:rsid w:val="00237893"/>
    <w:rsid w:val="00247B33"/>
    <w:rsid w:val="00282D23"/>
    <w:rsid w:val="002906BA"/>
    <w:rsid w:val="002940FF"/>
    <w:rsid w:val="00310882"/>
    <w:rsid w:val="00355DCA"/>
    <w:rsid w:val="003873C2"/>
    <w:rsid w:val="003C08FA"/>
    <w:rsid w:val="003C181A"/>
    <w:rsid w:val="003C7D4C"/>
    <w:rsid w:val="00410C0D"/>
    <w:rsid w:val="00420331"/>
    <w:rsid w:val="00427460"/>
    <w:rsid w:val="00446376"/>
    <w:rsid w:val="00453A2F"/>
    <w:rsid w:val="00467B1E"/>
    <w:rsid w:val="004724D7"/>
    <w:rsid w:val="00475E38"/>
    <w:rsid w:val="004A1914"/>
    <w:rsid w:val="004C011C"/>
    <w:rsid w:val="004C7BFB"/>
    <w:rsid w:val="004E0B3B"/>
    <w:rsid w:val="0051242D"/>
    <w:rsid w:val="00551A02"/>
    <w:rsid w:val="005534FA"/>
    <w:rsid w:val="00555764"/>
    <w:rsid w:val="00585EDB"/>
    <w:rsid w:val="005B23C1"/>
    <w:rsid w:val="005B3A43"/>
    <w:rsid w:val="005C39B5"/>
    <w:rsid w:val="005C59E2"/>
    <w:rsid w:val="005D3A03"/>
    <w:rsid w:val="006040B6"/>
    <w:rsid w:val="00605D4C"/>
    <w:rsid w:val="00606BDD"/>
    <w:rsid w:val="006119A6"/>
    <w:rsid w:val="00620F5B"/>
    <w:rsid w:val="006350D6"/>
    <w:rsid w:val="0065328E"/>
    <w:rsid w:val="00671E66"/>
    <w:rsid w:val="00684D41"/>
    <w:rsid w:val="00695BE3"/>
    <w:rsid w:val="00742F6B"/>
    <w:rsid w:val="00743B77"/>
    <w:rsid w:val="007577C0"/>
    <w:rsid w:val="00773AEA"/>
    <w:rsid w:val="0077567C"/>
    <w:rsid w:val="00781C72"/>
    <w:rsid w:val="0078250A"/>
    <w:rsid w:val="00784BB4"/>
    <w:rsid w:val="007C510C"/>
    <w:rsid w:val="007D4048"/>
    <w:rsid w:val="007F0B61"/>
    <w:rsid w:val="007F173A"/>
    <w:rsid w:val="008002C0"/>
    <w:rsid w:val="0080626B"/>
    <w:rsid w:val="0080786E"/>
    <w:rsid w:val="00873653"/>
    <w:rsid w:val="008B6C11"/>
    <w:rsid w:val="008B6E7F"/>
    <w:rsid w:val="008C5323"/>
    <w:rsid w:val="008D477A"/>
    <w:rsid w:val="008F7FDB"/>
    <w:rsid w:val="009372AE"/>
    <w:rsid w:val="00947DF7"/>
    <w:rsid w:val="0095120A"/>
    <w:rsid w:val="0095583C"/>
    <w:rsid w:val="00966DDB"/>
    <w:rsid w:val="00990645"/>
    <w:rsid w:val="009967B1"/>
    <w:rsid w:val="009A699D"/>
    <w:rsid w:val="009A6A3B"/>
    <w:rsid w:val="009C15F2"/>
    <w:rsid w:val="009C2106"/>
    <w:rsid w:val="00A22DFC"/>
    <w:rsid w:val="00A345C6"/>
    <w:rsid w:val="00A4623B"/>
    <w:rsid w:val="00A51C0E"/>
    <w:rsid w:val="00A56584"/>
    <w:rsid w:val="00A708C7"/>
    <w:rsid w:val="00A776DF"/>
    <w:rsid w:val="00A91B2F"/>
    <w:rsid w:val="00AB1268"/>
    <w:rsid w:val="00AB3F47"/>
    <w:rsid w:val="00AD3A83"/>
    <w:rsid w:val="00AE7AFA"/>
    <w:rsid w:val="00B153BF"/>
    <w:rsid w:val="00B47494"/>
    <w:rsid w:val="00B823AA"/>
    <w:rsid w:val="00B90853"/>
    <w:rsid w:val="00BA2B54"/>
    <w:rsid w:val="00BA45DB"/>
    <w:rsid w:val="00BB4464"/>
    <w:rsid w:val="00BD3E96"/>
    <w:rsid w:val="00BF4184"/>
    <w:rsid w:val="00C01177"/>
    <w:rsid w:val="00C0601E"/>
    <w:rsid w:val="00C1738A"/>
    <w:rsid w:val="00C269FF"/>
    <w:rsid w:val="00C31D30"/>
    <w:rsid w:val="00C40D17"/>
    <w:rsid w:val="00C5735B"/>
    <w:rsid w:val="00CA0B0B"/>
    <w:rsid w:val="00CA266E"/>
    <w:rsid w:val="00CA5883"/>
    <w:rsid w:val="00CA7643"/>
    <w:rsid w:val="00CC3AE7"/>
    <w:rsid w:val="00CD6E39"/>
    <w:rsid w:val="00CF6E91"/>
    <w:rsid w:val="00D07CEA"/>
    <w:rsid w:val="00D16CB4"/>
    <w:rsid w:val="00D23733"/>
    <w:rsid w:val="00D31FB6"/>
    <w:rsid w:val="00D5734A"/>
    <w:rsid w:val="00D63A1D"/>
    <w:rsid w:val="00D7263A"/>
    <w:rsid w:val="00D74A0F"/>
    <w:rsid w:val="00D76B6F"/>
    <w:rsid w:val="00D84E08"/>
    <w:rsid w:val="00D85B68"/>
    <w:rsid w:val="00DA7146"/>
    <w:rsid w:val="00DB4A19"/>
    <w:rsid w:val="00DB77F7"/>
    <w:rsid w:val="00DD6956"/>
    <w:rsid w:val="00E06B2E"/>
    <w:rsid w:val="00E25C94"/>
    <w:rsid w:val="00E40E40"/>
    <w:rsid w:val="00E52A30"/>
    <w:rsid w:val="00E53777"/>
    <w:rsid w:val="00E6004D"/>
    <w:rsid w:val="00E81978"/>
    <w:rsid w:val="00EA1ECD"/>
    <w:rsid w:val="00EC6A4C"/>
    <w:rsid w:val="00EE5314"/>
    <w:rsid w:val="00EF4ED9"/>
    <w:rsid w:val="00EF55E1"/>
    <w:rsid w:val="00F03919"/>
    <w:rsid w:val="00F05A83"/>
    <w:rsid w:val="00F11DF1"/>
    <w:rsid w:val="00F126BE"/>
    <w:rsid w:val="00F379B7"/>
    <w:rsid w:val="00F525FA"/>
    <w:rsid w:val="00F60E2C"/>
    <w:rsid w:val="00F83804"/>
    <w:rsid w:val="00F84FFB"/>
    <w:rsid w:val="00F878CA"/>
    <w:rsid w:val="00F967F2"/>
    <w:rsid w:val="00FA580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8382008">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053</Words>
  <Characters>600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15T10:21:00Z</dcterms:created>
  <dcterms:modified xsi:type="dcterms:W3CDTF">2019-10-15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USlTygM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